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2BBE1A" w14:textId="77777777" w:rsidR="003A18B3" w:rsidRPr="003A18B3" w:rsidRDefault="003A18B3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0328BD6C" w14:textId="77777777" w:rsidR="003A18B3" w:rsidRPr="003A18B3" w:rsidRDefault="003A18B3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4CF780C5" w14:textId="77777777" w:rsidR="003A18B3" w:rsidRPr="003A18B3" w:rsidRDefault="003A18B3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4E13E9AC" w14:textId="77777777" w:rsidR="003A18B3" w:rsidRPr="003A18B3" w:rsidRDefault="003A18B3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6CF84FBC" w14:textId="77777777" w:rsidR="003A18B3" w:rsidRPr="003A18B3" w:rsidRDefault="003A18B3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0D17E0DA" w14:textId="77777777" w:rsidR="00430B8E" w:rsidRPr="003A18B3" w:rsidRDefault="00430B8E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>Title</w:t>
      </w:r>
    </w:p>
    <w:p w14:paraId="6819C0EB" w14:textId="77777777" w:rsidR="00430B8E" w:rsidRPr="003A18B3" w:rsidRDefault="00430B8E" w:rsidP="003A18B3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>[Name of the Writer]</w:t>
      </w:r>
    </w:p>
    <w:p w14:paraId="3F0ADA47" w14:textId="77777777" w:rsidR="00430B8E" w:rsidRPr="003A18B3" w:rsidRDefault="003A18B3" w:rsidP="003A18B3">
      <w:pPr>
        <w:tabs>
          <w:tab w:val="left" w:pos="2780"/>
          <w:tab w:val="center" w:pos="4680"/>
        </w:tabs>
        <w:spacing w:after="0" w:line="480" w:lineRule="auto"/>
        <w:outlineLvl w:val="0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ab/>
      </w:r>
      <w:bookmarkStart w:id="0" w:name="_GoBack"/>
      <w:bookmarkEnd w:id="0"/>
      <w:r w:rsidRPr="003A18B3">
        <w:rPr>
          <w:rFonts w:ascii="Times New Roman" w:hAnsi="Times New Roman" w:cs="Times New Roman"/>
          <w:sz w:val="24"/>
          <w:szCs w:val="24"/>
        </w:rPr>
        <w:tab/>
      </w:r>
      <w:r w:rsidR="00430B8E" w:rsidRPr="003A18B3">
        <w:rPr>
          <w:rFonts w:ascii="Times New Roman" w:hAnsi="Times New Roman" w:cs="Times New Roman"/>
          <w:sz w:val="24"/>
          <w:szCs w:val="24"/>
        </w:rPr>
        <w:t>[Name of the Institution]</w:t>
      </w:r>
    </w:p>
    <w:p w14:paraId="1E64A6A5" w14:textId="77777777" w:rsidR="003A18B3" w:rsidRPr="003A18B3" w:rsidRDefault="003A18B3" w:rsidP="003A18B3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3A18B3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659BB0C" w14:textId="77777777" w:rsidR="006C1953" w:rsidRPr="003A18B3" w:rsidRDefault="006C1953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9C962B4" w14:textId="77777777" w:rsidR="00CE7E8B" w:rsidRDefault="006C1953" w:rsidP="003A18B3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ealthcare and nursing are the tools to establish efficient healthcare institutions that are highly productive regarding leadership and quality of services. </w:t>
      </w:r>
      <w:r w:rsidR="0096335B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mmunication and leadership in healthcare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s crucial to strengthen the quality and integration of care.</w:t>
      </w:r>
      <w:r w:rsid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</w:p>
    <w:p w14:paraId="0B696A31" w14:textId="1B28B553" w:rsidR="00690A3E" w:rsidRPr="003A18B3" w:rsidRDefault="00CE7E8B" w:rsidP="003A18B3">
      <w:pPr>
        <w:spacing w:line="480" w:lineRule="auto"/>
        <w:ind w:firstLine="720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is course has been stressful</w:t>
      </w:r>
      <w:r w:rsidR="0096335B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but e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xploring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d planning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tasks that are assigned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, e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xecuting those tasks and finally the evaluation on the performan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e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made this course a great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ource of learning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GSZWsyrm","properties":{"formattedCitation":"\\super 1\\nosupersub{}","plainCitation":"1","noteIndex":0},"citationItems":[{"id":2,"uris":["http://zotero.org/users/local/DgvO6oqL/items/FQ4KF33A"],"uri":["http://zotero.org/users/local/DgvO6oqL/items/FQ4KF33A"],"itemData":{"id":2,"type":"book","title":"Professional Issues in Nursing: Challenges and Opportunities","publisher":"Wolters Kluwer Health","URL":"https://books.google.com.pk/books?id=TBXlEgpF6_QC","ISBN":"978-1-4511-2833-8","author":[{"family":"Huston","given":"C. J."}],"issued":{"date-parts":[["2013"]]}}}],"schema":"https://github.com/citation-style-language/schema/raw/master/csl-citation.json"} </w:instrTex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Pr="003A18B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661BA16E" w14:textId="77777777" w:rsidR="006C1953" w:rsidRPr="003A18B3" w:rsidRDefault="00867F29" w:rsidP="003A18B3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3A18B3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Strengths and Challenges</w:t>
      </w:r>
    </w:p>
    <w:p w14:paraId="03BA2936" w14:textId="77777777" w:rsidR="00867F29" w:rsidRPr="003A18B3" w:rsidRDefault="00867F29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 xml:space="preserve">Time Management </w:t>
      </w:r>
    </w:p>
    <w:p w14:paraId="17CBBC89" w14:textId="44C8FF49" w:rsidR="00867F29" w:rsidRPr="003A18B3" w:rsidRDefault="00867F29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re are times while working in the nurse filed when we just feel overwhelmed with the amount of work that comes our way. Mostly because the healthcare organizations are understaffed. </w:t>
      </w:r>
      <w:r w:rsidR="00CE7E8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By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orking under such circumstances we learn to manage our time accordingly.</w:t>
      </w:r>
      <w:r w:rsidR="00CE7E8B" w:rsidRPr="003A18B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0C84EB" w14:textId="77777777" w:rsidR="00867F29" w:rsidRPr="003A18B3" w:rsidRDefault="00867F29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>Empathy and Compassion</w:t>
      </w:r>
    </w:p>
    <w:p w14:paraId="41543191" w14:textId="77777777" w:rsidR="00867F29" w:rsidRPr="003A18B3" w:rsidRDefault="00867F29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>Working in healthcare, it is one of the most important trait</w:t>
      </w:r>
      <w:r w:rsidR="00130F69" w:rsidRPr="003A18B3">
        <w:rPr>
          <w:rFonts w:ascii="Times New Roman" w:hAnsi="Times New Roman" w:cs="Times New Roman"/>
          <w:sz w:val="24"/>
          <w:szCs w:val="24"/>
        </w:rPr>
        <w:t>s</w:t>
      </w:r>
      <w:r w:rsidRPr="003A18B3">
        <w:rPr>
          <w:rFonts w:ascii="Times New Roman" w:hAnsi="Times New Roman" w:cs="Times New Roman"/>
          <w:sz w:val="24"/>
          <w:szCs w:val="24"/>
        </w:rPr>
        <w:t xml:space="preserve"> that a person needs to adapt to be successful.</w:t>
      </w:r>
      <w:r w:rsidR="00690A3E" w:rsidRPr="003A18B3">
        <w:rPr>
          <w:rFonts w:ascii="Times New Roman" w:hAnsi="Times New Roman" w:cs="Times New Roman"/>
          <w:sz w:val="24"/>
          <w:szCs w:val="24"/>
        </w:rPr>
        <w:t xml:space="preserve"> </w:t>
      </w:r>
      <w:r w:rsidR="00690A3E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We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690A3E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ome across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patients </w:t>
      </w:r>
      <w:r w:rsidR="00690A3E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ealing with a number of </w:t>
      </w:r>
      <w:r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hysical or psychological issues</w:t>
      </w:r>
      <w:r w:rsidR="00690A3E" w:rsidRPr="003A18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In order to interact with them effectively, we need to feel compassion and empathy towards them. </w:t>
      </w:r>
    </w:p>
    <w:p w14:paraId="55FE6DCD" w14:textId="77777777" w:rsidR="00867F29" w:rsidRPr="003A18B3" w:rsidRDefault="00690A3E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>Limited Budget</w:t>
      </w:r>
    </w:p>
    <w:p w14:paraId="1CC7416B" w14:textId="43DF8E7C" w:rsidR="00690A3E" w:rsidRPr="003A18B3" w:rsidRDefault="00690A3E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 xml:space="preserve">Budgetary </w:t>
      </w:r>
      <w:r w:rsidRPr="00CE7E8B">
        <w:rPr>
          <w:rFonts w:ascii="Times New Roman" w:hAnsi="Times New Roman" w:cs="Times New Roman"/>
          <w:sz w:val="24"/>
          <w:szCs w:val="24"/>
        </w:rPr>
        <w:t>constraints</w:t>
      </w:r>
      <w:r w:rsidR="00CE7E8B" w:rsidRPr="00CE7E8B">
        <w:rPr>
          <w:rFonts w:ascii="Times New Roman" w:hAnsi="Times New Roman" w:cs="Times New Roman"/>
          <w:sz w:val="24"/>
          <w:szCs w:val="24"/>
        </w:rPr>
        <w:t xml:space="preserve"> </w:t>
      </w:r>
      <w:r w:rsidR="00CE7E8B" w:rsidRPr="00CE7E8B">
        <w:rPr>
          <w:rStyle w:val="CommentReference"/>
          <w:rFonts w:ascii="Times New Roman" w:hAnsi="Times New Roman" w:cs="Times New Roman"/>
          <w:sz w:val="24"/>
          <w:szCs w:val="24"/>
        </w:rPr>
        <w:t>are o</w:t>
      </w:r>
      <w:r w:rsidRPr="00CE7E8B">
        <w:rPr>
          <w:rFonts w:ascii="Times New Roman" w:hAnsi="Times New Roman" w:cs="Times New Roman"/>
          <w:sz w:val="24"/>
          <w:szCs w:val="24"/>
        </w:rPr>
        <w:t>ne</w:t>
      </w:r>
      <w:r w:rsidRPr="003A18B3">
        <w:rPr>
          <w:rFonts w:ascii="Times New Roman" w:hAnsi="Times New Roman" w:cs="Times New Roman"/>
          <w:sz w:val="24"/>
          <w:szCs w:val="24"/>
        </w:rPr>
        <w:t xml:space="preserve"> of the biggest challenges faced in nursing organizations. It is difficult to meet high expectations of productivity with such limitations.</w:t>
      </w:r>
    </w:p>
    <w:p w14:paraId="23256796" w14:textId="77777777" w:rsidR="00A07111" w:rsidRPr="003A18B3" w:rsidRDefault="00A07111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 xml:space="preserve">Adapting Change </w:t>
      </w:r>
    </w:p>
    <w:p w14:paraId="6D03A46E" w14:textId="119235AC" w:rsidR="00690A3E" w:rsidRPr="003A18B3" w:rsidRDefault="00690A3E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lastRenderedPageBreak/>
        <w:t xml:space="preserve">Keeping the information current and adapting to the change in healthcare </w:t>
      </w:r>
      <w:r w:rsidR="00A07111" w:rsidRPr="003A18B3">
        <w:rPr>
          <w:rFonts w:ascii="Times New Roman" w:hAnsi="Times New Roman" w:cs="Times New Roman"/>
          <w:sz w:val="24"/>
          <w:szCs w:val="24"/>
        </w:rPr>
        <w:t xml:space="preserve">is a huge challenge. </w:t>
      </w:r>
      <w:r w:rsidR="00CE7E8B">
        <w:t>It is</w:t>
      </w:r>
      <w:r w:rsidR="00CE7E8B" w:rsidRPr="00CE7E8B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CE7E8B" w:rsidRPr="00CE7E8B">
        <w:rPr>
          <w:rFonts w:ascii="Times New Roman" w:hAnsi="Times New Roman" w:cs="Times New Roman"/>
          <w:color w:val="000000" w:themeColor="text1"/>
          <w:sz w:val="24"/>
        </w:rPr>
        <w:t>important to follow the latest nursing trends in order to cope with the changes and development in healthcare industry</w:t>
      </w:r>
    </w:p>
    <w:p w14:paraId="3FC7FFFB" w14:textId="77777777" w:rsidR="00A07111" w:rsidRPr="003A18B3" w:rsidRDefault="00A07111" w:rsidP="003A18B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>Strategies for being a good nursing student</w:t>
      </w:r>
    </w:p>
    <w:p w14:paraId="76B408F0" w14:textId="77777777" w:rsidR="00A07111" w:rsidRPr="003A18B3" w:rsidRDefault="00A07111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 xml:space="preserve">Study Smart </w:t>
      </w:r>
    </w:p>
    <w:p w14:paraId="73C7C756" w14:textId="3845F779" w:rsidR="00A07111" w:rsidRPr="003A18B3" w:rsidRDefault="00A07111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>Avoiding distractions,</w:t>
      </w:r>
      <w:r w:rsidRPr="003A18B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E7E8B">
        <w:rPr>
          <w:rFonts w:ascii="Times New Roman" w:hAnsi="Times New Roman" w:cs="Times New Roman"/>
          <w:sz w:val="24"/>
          <w:szCs w:val="24"/>
        </w:rPr>
        <w:t xml:space="preserve">practice, </w:t>
      </w:r>
      <w:r w:rsidRPr="003A18B3">
        <w:rPr>
          <w:rFonts w:ascii="Times New Roman" w:hAnsi="Times New Roman" w:cs="Times New Roman"/>
          <w:sz w:val="24"/>
          <w:szCs w:val="24"/>
        </w:rPr>
        <w:t xml:space="preserve">revision and focus are the factors that can prove to be very effective in being a good and successful nursing student. </w:t>
      </w:r>
    </w:p>
    <w:p w14:paraId="52371AAA" w14:textId="77777777" w:rsidR="00A07111" w:rsidRPr="003A18B3" w:rsidRDefault="00A07111" w:rsidP="003A18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>Be Realistic</w:t>
      </w:r>
    </w:p>
    <w:p w14:paraId="2706BF4E" w14:textId="1C110BA6" w:rsidR="00A07111" w:rsidRPr="003A18B3" w:rsidRDefault="00A07111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>Being realistic in setting your professional goals helps being succe</w:t>
      </w:r>
      <w:r w:rsidR="00CE7E8B">
        <w:rPr>
          <w:rFonts w:ascii="Times New Roman" w:hAnsi="Times New Roman" w:cs="Times New Roman"/>
          <w:sz w:val="24"/>
          <w:szCs w:val="24"/>
        </w:rPr>
        <w:t xml:space="preserve">ssful in reaching those goals. </w:t>
      </w:r>
      <w:r w:rsidR="00CE7E8B" w:rsidRPr="003A18B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E5DB1E" w14:textId="77777777" w:rsidR="00592DB2" w:rsidRPr="003A18B3" w:rsidRDefault="00592DB2" w:rsidP="003A18B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t>Academic activities and personal life</w:t>
      </w:r>
    </w:p>
    <w:p w14:paraId="3513E830" w14:textId="77777777" w:rsidR="00592DB2" w:rsidRPr="003A18B3" w:rsidRDefault="00592DB2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b/>
          <w:sz w:val="24"/>
          <w:szCs w:val="24"/>
        </w:rPr>
        <w:br/>
      </w:r>
      <w:r w:rsidRPr="003A18B3">
        <w:rPr>
          <w:rFonts w:ascii="Times New Roman" w:hAnsi="Times New Roman" w:cs="Times New Roman"/>
          <w:sz w:val="24"/>
          <w:szCs w:val="24"/>
        </w:rPr>
        <w:t>Leadership and communication course</w:t>
      </w:r>
      <w:r w:rsidR="00DE3E75" w:rsidRPr="003A18B3">
        <w:rPr>
          <w:rFonts w:ascii="Times New Roman" w:hAnsi="Times New Roman" w:cs="Times New Roman"/>
          <w:sz w:val="24"/>
          <w:szCs w:val="24"/>
        </w:rPr>
        <w:t xml:space="preserve"> provides</w:t>
      </w:r>
      <w:r w:rsidRPr="003A18B3">
        <w:rPr>
          <w:rFonts w:ascii="Times New Roman" w:hAnsi="Times New Roman" w:cs="Times New Roman"/>
          <w:sz w:val="24"/>
          <w:szCs w:val="24"/>
        </w:rPr>
        <w:t xml:space="preserve"> a</w:t>
      </w:r>
      <w:r w:rsidR="00DE3E75" w:rsidRPr="003A18B3">
        <w:rPr>
          <w:rFonts w:ascii="Times New Roman" w:hAnsi="Times New Roman" w:cs="Times New Roman"/>
          <w:sz w:val="24"/>
          <w:szCs w:val="24"/>
        </w:rPr>
        <w:t xml:space="preserve"> great sense of understanding in both academics and personal life. This course teaches time management, communication skills, empathy, compassion, honesty and trustworthiness. </w:t>
      </w:r>
    </w:p>
    <w:p w14:paraId="57BF4E8E" w14:textId="77777777" w:rsidR="00130F69" w:rsidRDefault="00130F69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135849C" w14:textId="77777777" w:rsidR="003A18B3" w:rsidRDefault="003A18B3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D2D4B82" w14:textId="77777777" w:rsidR="003A18B3" w:rsidRPr="003A18B3" w:rsidRDefault="003A18B3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B69737" w14:textId="77777777" w:rsidR="003A18B3" w:rsidRDefault="003A18B3" w:rsidP="003A18B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0D3DC6A" w14:textId="77777777" w:rsidR="00130F69" w:rsidRDefault="00130F69" w:rsidP="003A18B3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t xml:space="preserve">Reference </w:t>
      </w:r>
    </w:p>
    <w:p w14:paraId="6ABBBAA1" w14:textId="77777777" w:rsidR="003B7529" w:rsidRPr="003A18B3" w:rsidRDefault="003B7529" w:rsidP="003A18B3">
      <w:pPr>
        <w:pStyle w:val="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3A18B3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3A18B3">
        <w:rPr>
          <w:rFonts w:ascii="Times New Roman" w:hAnsi="Times New Roman" w:cs="Times New Roman"/>
          <w:sz w:val="24"/>
          <w:szCs w:val="24"/>
        </w:rPr>
        <w:fldChar w:fldCharType="separate"/>
      </w:r>
      <w:r w:rsidRPr="003A18B3">
        <w:rPr>
          <w:rFonts w:ascii="Times New Roman" w:hAnsi="Times New Roman" w:cs="Times New Roman"/>
          <w:sz w:val="24"/>
          <w:szCs w:val="24"/>
        </w:rPr>
        <w:t xml:space="preserve">1. </w:t>
      </w:r>
      <w:r w:rsidRPr="003A18B3">
        <w:rPr>
          <w:rFonts w:ascii="Times New Roman" w:hAnsi="Times New Roman" w:cs="Times New Roman"/>
          <w:sz w:val="24"/>
          <w:szCs w:val="24"/>
        </w:rPr>
        <w:tab/>
        <w:t xml:space="preserve">Huston CJ. </w:t>
      </w:r>
      <w:r w:rsidRPr="003A18B3">
        <w:rPr>
          <w:rFonts w:ascii="Times New Roman" w:hAnsi="Times New Roman" w:cs="Times New Roman"/>
          <w:i/>
          <w:iCs/>
          <w:sz w:val="24"/>
          <w:szCs w:val="24"/>
        </w:rPr>
        <w:t>Professional Issues in Nursing: Challenges and Opportunities</w:t>
      </w:r>
      <w:r w:rsidRPr="003A18B3">
        <w:rPr>
          <w:rFonts w:ascii="Times New Roman" w:hAnsi="Times New Roman" w:cs="Times New Roman"/>
          <w:sz w:val="24"/>
          <w:szCs w:val="24"/>
        </w:rPr>
        <w:t>. Wolters Kluwer Health; 2013. https://books.google.com.pk/books?id=TBXlEgpF6_QC.</w:t>
      </w:r>
    </w:p>
    <w:p w14:paraId="3EF39073" w14:textId="77777777" w:rsidR="00A07111" w:rsidRPr="003A18B3" w:rsidRDefault="003B7529" w:rsidP="003A18B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18B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07111" w:rsidRPr="003A18B3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5CD48AA" w16cid:durableId="208E8BF1"/>
  <w16cid:commentId w16cid:paraId="2DEDC34A" w16cid:durableId="208E8C35"/>
  <w16cid:commentId w16cid:paraId="1BEE348C" w16cid:durableId="208E8E42"/>
  <w16cid:commentId w16cid:paraId="7321E421" w16cid:durableId="208E8C95"/>
  <w16cid:commentId w16cid:paraId="08B0E127" w16cid:durableId="208E8CCD"/>
  <w16cid:commentId w16cid:paraId="125FF1FA" w16cid:durableId="208E8D54"/>
  <w16cid:commentId w16cid:paraId="03F0445A" w16cid:durableId="208E8DB6"/>
  <w16cid:commentId w16cid:paraId="0B9F582C" w16cid:durableId="208E8E1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803025A" w14:textId="77777777" w:rsidR="006C546B" w:rsidRDefault="006C546B" w:rsidP="00DE3E75">
      <w:pPr>
        <w:spacing w:after="0" w:line="240" w:lineRule="auto"/>
      </w:pPr>
      <w:r>
        <w:separator/>
      </w:r>
    </w:p>
  </w:endnote>
  <w:endnote w:type="continuationSeparator" w:id="0">
    <w:p w14:paraId="1C13D78A" w14:textId="77777777" w:rsidR="006C546B" w:rsidRDefault="006C546B" w:rsidP="00DE3E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63B804" w14:textId="77777777" w:rsidR="006C546B" w:rsidRDefault="006C546B" w:rsidP="00DE3E75">
      <w:pPr>
        <w:spacing w:after="0" w:line="240" w:lineRule="auto"/>
      </w:pPr>
      <w:r>
        <w:separator/>
      </w:r>
    </w:p>
  </w:footnote>
  <w:footnote w:type="continuationSeparator" w:id="0">
    <w:p w14:paraId="728969E8" w14:textId="77777777" w:rsidR="006C546B" w:rsidRDefault="006C546B" w:rsidP="00DE3E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-160541294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53387B6" w14:textId="77777777" w:rsidR="003A18B3" w:rsidRPr="003A18B3" w:rsidRDefault="003A18B3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3A18B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A18B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A18B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E7E8B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3A18B3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14EA1E85" w14:textId="77777777" w:rsidR="003A18B3" w:rsidRPr="003A18B3" w:rsidRDefault="003A18B3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I0MDA0MzU2MzMwtzBQ0lEKTi0uzszPAykwrAUAnZH6tSwAAAA="/>
  </w:docVars>
  <w:rsids>
    <w:rsidRoot w:val="006C1953"/>
    <w:rsid w:val="00096C77"/>
    <w:rsid w:val="00130F69"/>
    <w:rsid w:val="00304DFF"/>
    <w:rsid w:val="003A18B3"/>
    <w:rsid w:val="003B7529"/>
    <w:rsid w:val="00410F92"/>
    <w:rsid w:val="00430B8E"/>
    <w:rsid w:val="00560098"/>
    <w:rsid w:val="00592DB2"/>
    <w:rsid w:val="005C1BD5"/>
    <w:rsid w:val="005F7C09"/>
    <w:rsid w:val="00690A3E"/>
    <w:rsid w:val="006C1953"/>
    <w:rsid w:val="006C546B"/>
    <w:rsid w:val="00805ABC"/>
    <w:rsid w:val="00813E80"/>
    <w:rsid w:val="00867F29"/>
    <w:rsid w:val="0096335B"/>
    <w:rsid w:val="00A07111"/>
    <w:rsid w:val="00B420EE"/>
    <w:rsid w:val="00C55605"/>
    <w:rsid w:val="00C95076"/>
    <w:rsid w:val="00CE7E8B"/>
    <w:rsid w:val="00DA57E0"/>
    <w:rsid w:val="00DE3E75"/>
    <w:rsid w:val="00DE48DB"/>
    <w:rsid w:val="00EC6028"/>
    <w:rsid w:val="00F02E4C"/>
    <w:rsid w:val="00F839EB"/>
    <w:rsid w:val="00FF4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A12C68"/>
  <w15:docId w15:val="{33F23262-FF2F-49A3-B40D-DE4D4EBA86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90A3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90A3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DE3E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3E75"/>
  </w:style>
  <w:style w:type="paragraph" w:styleId="Footer">
    <w:name w:val="footer"/>
    <w:basedOn w:val="Normal"/>
    <w:link w:val="FooterChar"/>
    <w:uiPriority w:val="99"/>
    <w:unhideWhenUsed/>
    <w:rsid w:val="00DE3E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3E75"/>
  </w:style>
  <w:style w:type="character" w:styleId="Hyperlink">
    <w:name w:val="Hyperlink"/>
    <w:basedOn w:val="DefaultParagraphFont"/>
    <w:uiPriority w:val="99"/>
    <w:semiHidden/>
    <w:unhideWhenUsed/>
    <w:rsid w:val="00130F69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B7529"/>
    <w:pPr>
      <w:tabs>
        <w:tab w:val="left" w:pos="384"/>
      </w:tabs>
      <w:spacing w:after="24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EC602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602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602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602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602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C602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602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041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33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A27F11-A6BB-4E46-8BE2-B959DAD829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64</Words>
  <Characters>265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1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05-21T10:01:00Z</dcterms:created>
  <dcterms:modified xsi:type="dcterms:W3CDTF">2019-05-21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aLF7IrFg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